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03939AD4"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Krehenwinkel et al. 2017, Macías-Hernández et al. 2018)</w:t>
      </w:r>
      <w:r w:rsidR="002A034D">
        <w:rPr>
          <w:rFonts w:ascii="Times New Roman" w:hAnsi="Times New Roman" w:cs="Times New Roman"/>
          <w:bCs/>
        </w:rPr>
        <w:fldChar w:fldCharType="end"/>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 xml:space="preserve">Following methods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Porter and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manualFormatting":"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Yu et al. 2012, Leray et al. 2013, Krehenwinkel et al. 2017)</w:t>
      </w:r>
      <w:r w:rsidR="002A034D">
        <w:rPr>
          <w:rFonts w:ascii="Times New Roman" w:hAnsi="Times New Roman" w:cs="Times New Roman"/>
          <w:bCs/>
        </w:rPr>
        <w:fldChar w:fldCharType="end"/>
      </w:r>
      <w:r w:rsidR="002A034D">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Illumina 2009)"},"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03C9A530"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Krehenwinkel et al. 2017, Miller-ter Kuile et al. 2020)","manualFormatting":"(Krehenwinkel et al. 2017, Miller-ter Kuile et al. in revision","plainTextFormattedCitation":"(Krehenwinkel et al. 2017, Miller-ter Kuile et al. 2020)","previouslyFormattedCitation":"(Krehenwinkel et al. 2017, Miller-ter Kuile et al. 2020)"},"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w:t>
      </w:r>
      <w:proofErr w:type="spellStart"/>
      <w:r w:rsidR="002A034D" w:rsidRPr="002A034D">
        <w:rPr>
          <w:rFonts w:ascii="Times New Roman" w:hAnsi="Times New Roman" w:cs="Times New Roman"/>
          <w:bCs/>
          <w:noProof/>
        </w:rPr>
        <w:t>Krehenwinkel</w:t>
      </w:r>
      <w:proofErr w:type="spellEnd"/>
      <w:r w:rsidR="002A034D" w:rsidRPr="002A034D">
        <w:rPr>
          <w:rFonts w:ascii="Times New Roman" w:hAnsi="Times New Roman" w:cs="Times New Roman"/>
          <w:bCs/>
          <w:noProof/>
        </w:rPr>
        <w:t xml:space="preserve"> et al. 2017, Miller-ter Kuile et al. </w:t>
      </w:r>
      <w:r w:rsidR="002A034D">
        <w:rPr>
          <w:rFonts w:ascii="Times New Roman" w:hAnsi="Times New Roman" w:cs="Times New Roman"/>
          <w:bCs/>
          <w:i/>
          <w:iCs/>
          <w:noProof/>
        </w:rPr>
        <w:t>in revision</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et al. 2012, Clark et al. 2016, Apigo and Oono 2018)","manualFormatting":"Apigo &amp; Oono, 2018; Clark et al., 2016; Toju et al., 2012)","plainTextFormattedCitation":"(Toju et al. 2012, Clark et al. 2016, Apigo and Oono 2018)","previouslyFormattedCitation":"(Toju et al. 2012, Clark et al. 2016, Apigo and Oono 2018)"},"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Apigo &amp; Oono, 2018; Clark et al., 2016; Toju et al., 2012)</w:t>
      </w:r>
      <w:r w:rsidRPr="0040503F">
        <w:rPr>
          <w:rFonts w:ascii="Times New Roman" w:hAnsi="Times New Roman" w:cs="Times New Roman"/>
          <w:bCs/>
        </w:rPr>
        <w:fldChar w:fldCharType="end"/>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29352745"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Edgar 2016)"},"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w:t>
      </w:r>
      <w:r>
        <w:rPr>
          <w:rFonts w:ascii="Times New Roman" w:hAnsi="Times New Roman" w:cs="Times New Roman"/>
          <w:bCs/>
        </w:rPr>
        <w:lastRenderedPageBreak/>
        <w:t xml:space="preserve">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plainTextFormattedCitation":"(Hsieh et al. 2016)","previouslyFormattedCitation":"(Hsieh et al. 2016)"},"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Hsieh et al.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Hsieh and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3A5C9599"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2A034D">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002A034D" w:rsidRPr="002A034D">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manualFormatting":"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41424E">
        <w:rPr>
          <w:rFonts w:ascii="Times New Roman" w:hAnsi="Times New Roman" w:cs="Times New Roman"/>
          <w:bCs/>
        </w:rPr>
        <w:fldChar w:fldCharType="separate"/>
      </w:r>
      <w:r w:rsidR="0041424E" w:rsidRPr="0041424E">
        <w:rPr>
          <w:rFonts w:ascii="Times New Roman" w:hAnsi="Times New Roman" w:cs="Times New Roman"/>
          <w:bCs/>
          <w:noProof/>
        </w:rPr>
        <w:t>Kartzinel et al. 2015, Brose et al. 2019, Eitzinger et al. 2019)</w:t>
      </w:r>
      <w:r w:rsidR="0041424E">
        <w:rPr>
          <w:rFonts w:ascii="Times New Roman" w:hAnsi="Times New Roman" w:cs="Times New Roman"/>
          <w:bCs/>
        </w:rPr>
        <w:fldChar w:fldCharType="end"/>
      </w:r>
      <w:r w:rsidR="004F2898">
        <w:rPr>
          <w:rFonts w:ascii="Times New Roman" w:hAnsi="Times New Roman" w:cs="Times New Roman"/>
          <w:bCs/>
        </w:rPr>
        <w:t xml:space="preserve"> 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41424E">
        <w:rPr>
          <w:rFonts w:ascii="Times New Roman" w:hAnsi="Times New Roman" w:cs="Times New Roman"/>
          <w:bCs/>
        </w:rPr>
        <w:fldChar w:fldCharType="separate"/>
      </w:r>
      <w:r w:rsidR="0041424E" w:rsidRPr="0041424E">
        <w:rPr>
          <w:rFonts w:ascii="Times New Roman" w:hAnsi="Times New Roman" w:cs="Times New Roman"/>
          <w:bCs/>
          <w:noProof/>
        </w:rPr>
        <w:t>(van der Valk et al. 2020)</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57C2F8E7" w:rsidR="004B1C29" w:rsidRPr="00475103"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SI Figure 8</w:t>
      </w:r>
      <w:r w:rsidR="00475103">
        <w:rPr>
          <w:rFonts w:ascii="Times New Roman" w:hAnsi="Times New Roman" w:cs="Times New Roman"/>
          <w:bCs/>
        </w:rPr>
        <w:t xml:space="preserve">). </w:t>
      </w:r>
    </w:p>
    <w:p w14:paraId="62663E94" w14:textId="75819889" w:rsidR="00C50180" w:rsidRDefault="0041424E"/>
    <w:p w14:paraId="07C5C692" w14:textId="7AAB6870" w:rsidR="00EF4933" w:rsidRPr="00EF4933" w:rsidRDefault="00EF4933">
      <w:pPr>
        <w:rPr>
          <w:rFonts w:ascii="Times New Roman" w:hAnsi="Times New Roman" w:cs="Times New Roman"/>
          <w:b/>
          <w:bCs/>
        </w:rPr>
      </w:pPr>
      <w:proofErr w:type="spellStart"/>
      <w:r w:rsidRPr="00EF4933">
        <w:rPr>
          <w:rFonts w:ascii="Times New Roman" w:hAnsi="Times New Roman" w:cs="Times New Roman"/>
          <w:b/>
          <w:bCs/>
        </w:rPr>
        <w:t>Res</w:t>
      </w:r>
      <w:proofErr w:type="spellEnd"/>
      <w:r w:rsidRPr="00EF4933">
        <w:rPr>
          <w:rFonts w:ascii="Times New Roman" w:hAnsi="Times New Roman" w:cs="Times New Roman"/>
          <w:b/>
          <w:bCs/>
        </w:rPr>
        <w:t>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 xml:space="preserve">87.82, </w:t>
      </w:r>
      <w:r>
        <w:rPr>
          <w:rFonts w:ascii="Times New Roman" w:hAnsi="Times New Roman" w:cs="Times New Roman"/>
          <w:bCs/>
        </w:rPr>
        <w:lastRenderedPageBreak/>
        <w:t>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2937209C"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06A6D585" w14:textId="3BDB65A6"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41424E">
        <w:rPr>
          <w:rFonts w:ascii="Times New Roman" w:hAnsi="Times New Roman" w:cs="Times New Roman"/>
          <w:noProof/>
        </w:rPr>
        <w:t>Apigo, A., and R. Oono. 2018. MG840195 and MG840196.</w:t>
      </w:r>
    </w:p>
    <w:p w14:paraId="4959F48E"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1B07CFFE"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15C3060A"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Clark, K., I. Karsch-Mizrachi, D. J. Lipman, J. Ostell, and E. W. Sayers. 2016. GenBank. Nucleic Acids Research 44:D67–D72.</w:t>
      </w:r>
    </w:p>
    <w:p w14:paraId="75CB5B09"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Edgar, R. C. 2016. UNOISE2: improved error-correction for Illumina 16S and ITS amplicon sequencing. bioRxiv:81257.</w:t>
      </w:r>
    </w:p>
    <w:p w14:paraId="15706B52"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14D1F6CB"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Elbrecht, V., B. Peinert, and F. Leese. 2017. Sorting things out: Assessing effects of unequal specimen biomass on DNA metabarcoding. Ecology and Evolution 7:6918–6926.</w:t>
      </w:r>
    </w:p>
    <w:p w14:paraId="55F58098"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Fulton, T. M., J. Chunwongse, and S. D. Tanksley. 1995. Microprep protocol for extraction of DNA from tomato and other herbaceous plants. Plant Molecular Biology Reporter 13:207–</w:t>
      </w:r>
      <w:r w:rsidRPr="0041424E">
        <w:rPr>
          <w:rFonts w:ascii="Times New Roman" w:hAnsi="Times New Roman" w:cs="Times New Roman"/>
          <w:noProof/>
        </w:rPr>
        <w:lastRenderedPageBreak/>
        <w:t>209.</w:t>
      </w:r>
    </w:p>
    <w:p w14:paraId="46531F8F"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7DEE90B4"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Hsieh, T. C., K. H. Ma, and A. Chao. 2016. iNEXT: an R package for rarefaction and extrapolation of species diversity (Hill numbers). Methods in Ecology and Evolution 7:1451–1456.</w:t>
      </w:r>
    </w:p>
    <w:p w14:paraId="44324ED7"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Huson, D. H., S. Beier, I. Flade, A. Górska, M. El-Hadidi, S. Mitra, H. J. Ruscheweyh, and R. Tappu. 2016. MEGAN Community Edition - Interactive Exploration and Analysis of Large-Scale Microbiome Sequencing Data. PLoS Computational Biology 12:1–12.</w:t>
      </w:r>
    </w:p>
    <w:p w14:paraId="590754E9"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Illumina. 2009. Illumina adapter sequences. Page Illumina.</w:t>
      </w:r>
    </w:p>
    <w:p w14:paraId="09516170"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1213C3A8"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Krehenwinkel, H., S. Kennedy, S. Pekár, and R. G. Gillespie. 2017. A cost‐efficient and simple protocol to enrich prey DNA from extractions of predatory arthropods for large‐scale gut content analysis by Illumina sequencing. Methods in Ecology and Evolution 8:126–134.</w:t>
      </w:r>
    </w:p>
    <w:p w14:paraId="1B45BFD4"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w:t>
      </w:r>
    </w:p>
    <w:p w14:paraId="5DDCD98B"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Macías-Hernández, N., K. Athey, V. Tonzo, O. S. Wangensteen, M. Arnedo, and J. D. file:///Users/Ana/Downloads/j. 136.-2427. 2005. 01398. x. pd. Harwood. 2018. Molecular gut content analysis of different spider body parts. PLoS ONE 13:1–16.</w:t>
      </w:r>
    </w:p>
    <w:p w14:paraId="7C9285CE"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Martin, M. 2011. Cutadapt removes adapter sequences from high-throughput sequencing reads. EMBNet Journal 17.</w:t>
      </w:r>
    </w:p>
    <w:p w14:paraId="1C2427A6"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McKnight, D. T., R. Huerlimann, D. S. Bower, L. Schwarzkopf, R. A. Alford, and K. R. Zenger. 2019. Methods for normalizing microbiome data: An ecological perspective. Methods in Ecology and Evolution 10:389–400.</w:t>
      </w:r>
    </w:p>
    <w:p w14:paraId="3211CFDE"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Miller-ter Kuile, A., A. Apigo, and H. Young. 2020. Effects of surface sterilization on diet DNA metabarcoding data of invertebrate consumers in mesocosms and natural environments.</w:t>
      </w:r>
    </w:p>
    <w:p w14:paraId="706032D7"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Porter, T. M., and M. Hajibabaei. 2018. Over 2.5 million COI sequences in GenBank and growing. PLoS ONE 13:1–16.</w:t>
      </w:r>
    </w:p>
    <w:p w14:paraId="358B4EFA"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Toju, H., A. S. Tanabe, S. Yamamoto, and H. Sato. 2012. High-coverage ITS primers for the DNA-based identification of ascomycetes and basidiomycetes in environmental samples. PLoS ONE 7.</w:t>
      </w:r>
    </w:p>
    <w:p w14:paraId="3C61A3D0"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08D637FC" w14:textId="77777777" w:rsidR="0041424E" w:rsidRPr="0041424E" w:rsidRDefault="0041424E" w:rsidP="0041424E">
      <w:pPr>
        <w:widowControl w:val="0"/>
        <w:autoSpaceDE w:val="0"/>
        <w:autoSpaceDN w:val="0"/>
        <w:adjustRightInd w:val="0"/>
        <w:ind w:left="480" w:hanging="480"/>
        <w:rPr>
          <w:rFonts w:ascii="Times New Roman" w:hAnsi="Times New Roman" w:cs="Times New Roman"/>
          <w:noProof/>
        </w:rPr>
      </w:pPr>
      <w:r w:rsidRPr="0041424E">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4973CB48" w14:textId="1D2E74B9" w:rsidR="0041424E" w:rsidRPr="0041424E" w:rsidRDefault="0041424E">
      <w:pPr>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A034D"/>
    <w:rsid w:val="0041424E"/>
    <w:rsid w:val="00475103"/>
    <w:rsid w:val="004B1C29"/>
    <w:rsid w:val="004F2898"/>
    <w:rsid w:val="00596CAC"/>
    <w:rsid w:val="00627850"/>
    <w:rsid w:val="00717BC5"/>
    <w:rsid w:val="007F1B51"/>
    <w:rsid w:val="00950D74"/>
    <w:rsid w:val="009E74E2"/>
    <w:rsid w:val="00AA63E8"/>
    <w:rsid w:val="00AB5841"/>
    <w:rsid w:val="00B172D5"/>
    <w:rsid w:val="00C20994"/>
    <w:rsid w:val="00C94716"/>
    <w:rsid w:val="00DA3389"/>
    <w:rsid w:val="00DE12A7"/>
    <w:rsid w:val="00EB4B56"/>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Pages>
  <Words>11364</Words>
  <Characters>64776</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cp:revision>
  <dcterms:created xsi:type="dcterms:W3CDTF">2021-01-20T15:24:00Z</dcterms:created>
  <dcterms:modified xsi:type="dcterms:W3CDTF">2021-03-0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